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/>
  <w:body>
    <w:p w:rsidR="00734188" w:rsidRDefault="00871B76">
      <w:pPr>
        <w:jc w:val="right"/>
        <w:rPr>
          <w:i/>
        </w:rPr>
      </w:pPr>
      <w:r>
        <w:rPr>
          <w:noProof/>
        </w:rPr>
        <w:drawing>
          <wp:inline distT="0" distB="0" distL="114300" distR="114300">
            <wp:extent cx="2133600" cy="804545"/>
            <wp:effectExtent l="0" t="0" r="0" b="0"/>
            <wp:docPr id="1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33600" cy="80454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t xml:space="preserve">     </w:t>
      </w:r>
      <w:r>
        <w:tab/>
      </w:r>
      <w:r>
        <w:tab/>
      </w:r>
      <w:r>
        <w:tab/>
      </w:r>
      <w:r>
        <w:rPr>
          <w:i/>
        </w:rPr>
        <w:t xml:space="preserve">Santiago, </w:t>
      </w:r>
      <w:r w:rsidR="00D349C0">
        <w:rPr>
          <w:i/>
        </w:rPr>
        <w:t>8</w:t>
      </w:r>
      <w:r>
        <w:rPr>
          <w:i/>
        </w:rPr>
        <w:t xml:space="preserve"> de febrero de 2018</w:t>
      </w:r>
      <w:r>
        <w:rPr>
          <w:i/>
        </w:rPr>
        <w:br/>
        <w:t xml:space="preserve">Nicolás </w:t>
      </w:r>
      <w:proofErr w:type="spellStart"/>
      <w:r>
        <w:rPr>
          <w:i/>
        </w:rPr>
        <w:t>Hasbún</w:t>
      </w:r>
      <w:proofErr w:type="spellEnd"/>
      <w:r>
        <w:rPr>
          <w:i/>
        </w:rPr>
        <w:t xml:space="preserve"> A.</w:t>
      </w:r>
    </w:p>
    <w:p w:rsidR="00734188" w:rsidRDefault="00734188">
      <w:pPr>
        <w:jc w:val="right"/>
      </w:pPr>
    </w:p>
    <w:p w:rsidR="00D349C0" w:rsidRDefault="00D349C0" w:rsidP="00D349C0">
      <w:pPr>
        <w:pStyle w:val="Title"/>
      </w:pPr>
      <w:bookmarkStart w:id="0" w:name="_gjdgxs" w:colFirst="0" w:colLast="0"/>
      <w:bookmarkEnd w:id="0"/>
      <w:r>
        <w:t>Comunicación SPI Flash</w:t>
      </w:r>
    </w:p>
    <w:p w:rsidR="00E671A3" w:rsidRDefault="00E671A3" w:rsidP="00E671A3"/>
    <w:p w:rsidR="00E671A3" w:rsidRPr="00E671A3" w:rsidRDefault="00E671A3" w:rsidP="00E671A3">
      <w:r>
        <w:t xml:space="preserve">Se pueden crear drivers que interactúen con las librerías HAL de Altera para una mejor integración con el resto de los componentes. (Revisar </w:t>
      </w:r>
      <w:r w:rsidR="00871B76">
        <w:t>«</w:t>
      </w:r>
      <w:r w:rsidR="00871B76" w:rsidRPr="00871B76">
        <w:t xml:space="preserve">Flash </w:t>
      </w:r>
      <w:proofErr w:type="spellStart"/>
      <w:r w:rsidR="00871B76" w:rsidRPr="00871B76">
        <w:t>Device</w:t>
      </w:r>
      <w:proofErr w:type="spellEnd"/>
      <w:r w:rsidR="00871B76" w:rsidRPr="00871B76">
        <w:t xml:space="preserve"> Drivers</w:t>
      </w:r>
      <w:r w:rsidR="00871B76">
        <w:t xml:space="preserve">» </w:t>
      </w:r>
      <w:r w:rsidR="005978B0">
        <w:fldChar w:fldCharType="begin" w:fldLock="1"/>
      </w:r>
      <w:r w:rsidR="005978B0">
        <w:instrText>ADDIN CSL_CITATION { "citationItems" : [ { "id" : "ITEM-1", "itemData" : { "author" : [ { "dropping-particle" : "", "family" : "Altera Corporation", "given" : "", "non-dropping-particle" : "", "parse-names" : false, "suffix" : "" } ], "container-title" : "Altera Documentation", "id" : "ITEM-1", "issued" : { "date-parts" : [ [ "2015" ] ] }, "page" : "468", "title" : "Nios II Classic Software Developer\u2019s Handbook", "type" : "article-journal", "volume" : "2015.05.14" }, "uris" : [ "http://www.mendeley.com/documents/?uuid=bfed223b-0f9d-4733-bd79-0dfb3e9d55c6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5978B0">
        <w:fldChar w:fldCharType="separate"/>
      </w:r>
      <w:r w:rsidR="005978B0" w:rsidRPr="005978B0">
        <w:rPr>
          <w:noProof/>
        </w:rPr>
        <w:t>[1]</w:t>
      </w:r>
      <w:r w:rsidR="005978B0">
        <w:fldChar w:fldCharType="end"/>
      </w:r>
      <w:r>
        <w:t>)</w:t>
      </w:r>
      <w:r w:rsidR="005978B0">
        <w:t>.</w:t>
      </w:r>
    </w:p>
    <w:p w:rsidR="00D349C0" w:rsidRDefault="003412AC" w:rsidP="00D349C0">
      <w:pPr>
        <w:pStyle w:val="Heading1"/>
      </w:pPr>
      <w:r>
        <w:t>Información útil</w:t>
      </w:r>
    </w:p>
    <w:p w:rsidR="00D349C0" w:rsidRDefault="00D349C0" w:rsidP="00D349C0">
      <w:r>
        <w:t>Se agrega la lista de comandos según sean necesarios de usar:</w:t>
      </w:r>
    </w:p>
    <w:p w:rsidR="00D349C0" w:rsidRDefault="00871B76" w:rsidP="00D349C0">
      <w:pPr>
        <w:jc w:val="center"/>
      </w:pPr>
      <w:r>
        <w:rPr>
          <w:noProof/>
        </w:rPr>
        <w:drawing>
          <wp:inline distT="0" distB="0" distL="0" distR="0" wp14:anchorId="0A0E26BA" wp14:editId="5BF05BCD">
            <wp:extent cx="4714875" cy="3352800"/>
            <wp:effectExtent l="0" t="0" r="9525" b="0"/>
            <wp:docPr id="5" name="Picture 1" descr="C:\Users\nhasbun\AppData\Local\Microsoft\Windows\INetCache\Content.Word\2018-02-08 12_34_41-001-98283_S25FL128S_S25FL256S_128_MBIT_16_MBYTE_256_MBIT_32_MBYTE_3.0V_SPI_FLAS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hasbun\AppData\Local\Microsoft\Windows\INetCache\Content.Word\2018-02-08 12_34_41-001-98283_S25FL128S_S25FL256S_128_MBIT_16_MBYTE_256_MBIT_32_MBYTE_3.0V_SPI_FLASH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4875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412AC" w:rsidRDefault="003412AC" w:rsidP="00D349C0">
      <w:pPr>
        <w:jc w:val="center"/>
      </w:pPr>
    </w:p>
    <w:p w:rsidR="007F51D1" w:rsidRDefault="007F51D1" w:rsidP="007F51D1">
      <w:r>
        <w:t xml:space="preserve">Status </w:t>
      </w:r>
      <w:proofErr w:type="spellStart"/>
      <w:r>
        <w:t>register</w:t>
      </w:r>
      <w:proofErr w:type="spellEnd"/>
      <w:r>
        <w:t xml:space="preserve">, para revisar estado de escrituras o estado </w:t>
      </w:r>
      <w:proofErr w:type="spellStart"/>
      <w:r>
        <w:t>generla</w:t>
      </w:r>
      <w:proofErr w:type="spellEnd"/>
      <w:r>
        <w:t xml:space="preserve"> del módulo de memoria flash:</w:t>
      </w:r>
    </w:p>
    <w:p w:rsidR="007F51D1" w:rsidRDefault="007F51D1" w:rsidP="007F51D1">
      <w:pPr>
        <w:jc w:val="center"/>
      </w:pPr>
      <w:r>
        <w:rPr>
          <w:noProof/>
        </w:rPr>
        <w:lastRenderedPageBreak/>
        <w:drawing>
          <wp:inline distT="0" distB="0" distL="0" distR="0" wp14:anchorId="2EFEA416" wp14:editId="79E9A6F2">
            <wp:extent cx="5215308" cy="1743324"/>
            <wp:effectExtent l="0" t="0" r="4445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2018-02-12 14_34_38-001-98283_S25FL128S_S25FL256S_128_MBIT_16_MBYTE_256_MBIT_32_MBYTE_3.0V_SPI_FLASH.png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61" t="3359" r="3306" b="4246"/>
                    <a:stretch/>
                  </pic:blipFill>
                  <pic:spPr bwMode="auto">
                    <a:xfrm>
                      <a:off x="0" y="0"/>
                      <a:ext cx="5234930" cy="174988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F51D1" w:rsidRDefault="007F51D1" w:rsidP="007F51D1">
      <w:pPr>
        <w:jc w:val="center"/>
      </w:pPr>
      <w:r>
        <w:rPr>
          <w:noProof/>
        </w:rPr>
        <w:drawing>
          <wp:inline distT="0" distB="0" distL="0" distR="0" wp14:anchorId="13B692A5" wp14:editId="5E2479D0">
            <wp:extent cx="5173994" cy="1422185"/>
            <wp:effectExtent l="0" t="0" r="7620" b="698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2018-02-12 14_34_47-001-98283_S25FL128S_S25FL256S_128_MBIT_16_MBYTE_256_MBIT_32_MBYTE_3.0V_SPI_FLASH.png"/>
                    <pic:cNvPicPr/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45" t="2369" r="723"/>
                    <a:stretch/>
                  </pic:blipFill>
                  <pic:spPr bwMode="auto">
                    <a:xfrm>
                      <a:off x="0" y="0"/>
                      <a:ext cx="5216389" cy="14338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3412AC" w:rsidRDefault="003412AC" w:rsidP="003412AC">
      <w:r>
        <w:t>Direcciones disponibles para lectura/escritura en memoria:</w:t>
      </w:r>
    </w:p>
    <w:p w:rsidR="00767C4D" w:rsidRDefault="00767C4D" w:rsidP="003412AC"/>
    <w:p w:rsidR="003412AC" w:rsidRPr="00D349C0" w:rsidRDefault="00767C4D" w:rsidP="003412AC">
      <w:pPr>
        <w:jc w:val="center"/>
      </w:pPr>
      <w:r>
        <w:rPr>
          <w:noProof/>
        </w:rPr>
        <w:drawing>
          <wp:inline distT="0" distB="0" distL="0" distR="0" wp14:anchorId="38621168" wp14:editId="25428B64">
            <wp:extent cx="5132717" cy="1146087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2018-02-13 12_25_21-001-98283_S25FL128S_S25FL256S_128_MBIT_16_MBYTE_256_MBIT_32_MBYTE_3.0V_SPI_FLASH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68082" cy="1153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4188" w:rsidRDefault="00D349C0" w:rsidP="00D349C0">
      <w:pPr>
        <w:pStyle w:val="Heading1"/>
      </w:pPr>
      <w:r>
        <w:t>Pasos para Comunicación Básica</w:t>
      </w:r>
    </w:p>
    <w:p w:rsidR="00D349C0" w:rsidRPr="00CE5D37" w:rsidRDefault="00D349C0" w:rsidP="00D349C0">
      <w:pPr>
        <w:pStyle w:val="ListParagraph"/>
        <w:numPr>
          <w:ilvl w:val="0"/>
          <w:numId w:val="1"/>
        </w:numPr>
      </w:pPr>
      <w:r>
        <w:t xml:space="preserve">Verificar comunicación con el comando </w:t>
      </w:r>
      <w:proofErr w:type="spellStart"/>
      <w:r w:rsidRPr="00D349C0">
        <w:rPr>
          <w:b/>
        </w:rPr>
        <w:t>read_id</w:t>
      </w:r>
      <w:proofErr w:type="spellEnd"/>
    </w:p>
    <w:p w:rsidR="00CE5D37" w:rsidRPr="00E671A3" w:rsidRDefault="00CE5D37" w:rsidP="00D349C0">
      <w:pPr>
        <w:pStyle w:val="ListParagraph"/>
        <w:numPr>
          <w:ilvl w:val="0"/>
          <w:numId w:val="1"/>
        </w:numPr>
      </w:pPr>
      <w:proofErr w:type="spellStart"/>
      <w:r>
        <w:t>Revision</w:t>
      </w:r>
      <w:proofErr w:type="spellEnd"/>
      <w:r>
        <w:t xml:space="preserve"> de datos originales de un sector de memoria ocupando </w:t>
      </w:r>
      <w:proofErr w:type="spellStart"/>
      <w:r>
        <w:rPr>
          <w:b/>
        </w:rPr>
        <w:t>read</w:t>
      </w:r>
      <w:proofErr w:type="spellEnd"/>
      <w:r>
        <w:rPr>
          <w:b/>
        </w:rPr>
        <w:t xml:space="preserve"> 0x13h</w:t>
      </w:r>
    </w:p>
    <w:p w:rsidR="00E671A3" w:rsidRPr="00FA6CB5" w:rsidRDefault="00E671A3" w:rsidP="00D349C0">
      <w:pPr>
        <w:pStyle w:val="ListParagraph"/>
        <w:numPr>
          <w:ilvl w:val="0"/>
          <w:numId w:val="1"/>
        </w:numPr>
      </w:pPr>
      <w:r>
        <w:t xml:space="preserve">Activar la escritura de datos a memoria con el comando </w:t>
      </w:r>
      <w:r>
        <w:rPr>
          <w:b/>
        </w:rPr>
        <w:t>WREN</w:t>
      </w:r>
    </w:p>
    <w:p w:rsidR="00FA6CB5" w:rsidRPr="00767C4D" w:rsidRDefault="00FA6CB5" w:rsidP="00D349C0">
      <w:pPr>
        <w:pStyle w:val="ListParagraph"/>
        <w:numPr>
          <w:ilvl w:val="0"/>
          <w:numId w:val="1"/>
        </w:numPr>
      </w:pPr>
      <w:r>
        <w:t xml:space="preserve">Limpiar el sector a utilizar ocupando </w:t>
      </w:r>
      <w:r>
        <w:rPr>
          <w:b/>
        </w:rPr>
        <w:t>Sector Erase 0xDC</w:t>
      </w:r>
    </w:p>
    <w:p w:rsidR="00767C4D" w:rsidRPr="00E671A3" w:rsidRDefault="00767C4D" w:rsidP="00767C4D">
      <w:pPr>
        <w:pStyle w:val="ListParagraph"/>
        <w:numPr>
          <w:ilvl w:val="0"/>
          <w:numId w:val="1"/>
        </w:numPr>
      </w:pPr>
      <w:r>
        <w:t xml:space="preserve">Activar nuevamente escritura de datos a memoria con el comando </w:t>
      </w:r>
      <w:r>
        <w:rPr>
          <w:b/>
        </w:rPr>
        <w:t xml:space="preserve">WREN, </w:t>
      </w:r>
      <w:r>
        <w:t>cada vez que se escriben datos a sectores no volátiles, la función de escritura se desactiva.</w:t>
      </w:r>
      <w:r w:rsidR="00C23A0D">
        <w:t xml:space="preserve"> (Revisar sección 8.2 Data </w:t>
      </w:r>
      <w:proofErr w:type="spellStart"/>
      <w:r w:rsidR="00C23A0D">
        <w:t>Protecion</w:t>
      </w:r>
      <w:proofErr w:type="spellEnd"/>
      <w:r w:rsidR="00C23A0D">
        <w:t xml:space="preserve"> – </w:t>
      </w:r>
      <w:proofErr w:type="spellStart"/>
      <w:r w:rsidR="00C23A0D">
        <w:t>Write</w:t>
      </w:r>
      <w:proofErr w:type="spellEnd"/>
      <w:r w:rsidR="00C23A0D">
        <w:t xml:space="preserve"> </w:t>
      </w:r>
      <w:proofErr w:type="spellStart"/>
      <w:r w:rsidR="00C23A0D">
        <w:t>Enable</w:t>
      </w:r>
      <w:proofErr w:type="spellEnd"/>
      <w:r w:rsidR="00C23A0D">
        <w:t xml:space="preserve"> de </w:t>
      </w:r>
      <w:r w:rsidR="00C23A0D">
        <w:fldChar w:fldCharType="begin" w:fldLock="1"/>
      </w:r>
      <w:r w:rsidR="00C23A0D">
        <w:instrText>ADDIN CSL_CITATION { "citationItems" : [ { "id" : "ITEM-1", "itemData" : { "author" : [ { "dropping-particle" : "", "family" : "Cypress Semiconductor", "given" : "", "non-dropping-particle" : "", "parse-names" : false, "suffix" : "" } ], "id" : "ITEM-1", "issued" : { "date-parts" : [ [ "2016" ] ] }, "page" : "0-148", "title" : "S25FL128S/S25FL256S 128 Mbit (16 Mbyte)/256 Mbit (32 Mbyte) 3.0V SPI Flash Memory", "type" : "article-journal" }, "uris" : [ "http://www.mendeley.com/documents/?uuid=76fd1433-7bc1-4e36-bf39-19fde337ae31" ] } ], "mendeley" : { "formattedCitation" : "[2]", "plainTextFormattedCitation" : "[2]", "previouslyFormattedCitation" : "[2]" }, "properties" : {  }, "schema" : "https://github.com/citation-style-language/schema/raw/master/csl-citation.json" }</w:instrText>
      </w:r>
      <w:r w:rsidR="00C23A0D">
        <w:fldChar w:fldCharType="separate"/>
      </w:r>
      <w:r w:rsidR="00C23A0D" w:rsidRPr="00C23A0D">
        <w:rPr>
          <w:noProof/>
        </w:rPr>
        <w:t>[2]</w:t>
      </w:r>
      <w:r w:rsidR="00C23A0D">
        <w:fldChar w:fldCharType="end"/>
      </w:r>
      <w:r w:rsidR="00C23A0D">
        <w:t>).</w:t>
      </w:r>
    </w:p>
    <w:p w:rsidR="00E671A3" w:rsidRPr="00D349C0" w:rsidRDefault="00E671A3" w:rsidP="00D349C0">
      <w:pPr>
        <w:pStyle w:val="ListParagraph"/>
        <w:numPr>
          <w:ilvl w:val="0"/>
          <w:numId w:val="1"/>
        </w:numPr>
      </w:pPr>
      <w:r>
        <w:t xml:space="preserve">Escribir a memoria usando el comando </w:t>
      </w:r>
      <w:r w:rsidRPr="00767C4D">
        <w:rPr>
          <w:b/>
        </w:rPr>
        <w:t xml:space="preserve">PP page </w:t>
      </w:r>
      <w:proofErr w:type="spellStart"/>
      <w:r w:rsidRPr="00767C4D">
        <w:rPr>
          <w:b/>
        </w:rPr>
        <w:t>programming</w:t>
      </w:r>
      <w:proofErr w:type="spellEnd"/>
      <w:r w:rsidR="00767C4D">
        <w:t>.</w:t>
      </w:r>
    </w:p>
    <w:p w:rsidR="00D349C0" w:rsidRDefault="00045733" w:rsidP="00D349C0">
      <w:pPr>
        <w:pStyle w:val="ListParagraph"/>
        <w:numPr>
          <w:ilvl w:val="0"/>
          <w:numId w:val="1"/>
        </w:numPr>
      </w:pPr>
      <w:r>
        <w:t>Leer la dirección en memoria para corroborar los datos</w:t>
      </w:r>
      <w:bookmarkStart w:id="1" w:name="_GoBack"/>
      <w:bookmarkEnd w:id="1"/>
    </w:p>
    <w:p w:rsidR="00045733" w:rsidRPr="005F3ACB" w:rsidRDefault="00045733" w:rsidP="009C38E2">
      <w:pPr>
        <w:pStyle w:val="ListParagraph"/>
        <w:numPr>
          <w:ilvl w:val="0"/>
          <w:numId w:val="1"/>
        </w:numPr>
      </w:pPr>
      <w:r>
        <w:t>Verificar estado de la memoria usando el status register</w:t>
      </w:r>
      <w:r w:rsidR="00BB1CC0">
        <w:t xml:space="preserve">1, </w:t>
      </w:r>
      <w:r w:rsidR="00BB1CC0" w:rsidRPr="00BB1CC0">
        <w:rPr>
          <w:b/>
        </w:rPr>
        <w:t>RDSR1</w:t>
      </w:r>
      <w:r w:rsidR="009C38E2">
        <w:rPr>
          <w:b/>
        </w:rPr>
        <w:t xml:space="preserve"> </w:t>
      </w:r>
      <w:r w:rsidR="009C38E2" w:rsidRPr="009C38E2">
        <w:t>(</w:t>
      </w:r>
      <w:r w:rsidR="009C38E2">
        <w:t xml:space="preserve">Buscar en </w:t>
      </w:r>
      <w:proofErr w:type="spellStart"/>
      <w:r w:rsidR="009C38E2">
        <w:t>datasheet</w:t>
      </w:r>
      <w:proofErr w:type="spellEnd"/>
      <w:r w:rsidR="009C38E2">
        <w:t xml:space="preserve"> por </w:t>
      </w:r>
      <w:proofErr w:type="spellStart"/>
      <w:r w:rsidR="009C38E2" w:rsidRPr="009C38E2">
        <w:rPr>
          <w:b/>
        </w:rPr>
        <w:t>Read</w:t>
      </w:r>
      <w:proofErr w:type="spellEnd"/>
      <w:r w:rsidR="009C38E2" w:rsidRPr="009C38E2">
        <w:rPr>
          <w:b/>
        </w:rPr>
        <w:t xml:space="preserve"> Status </w:t>
      </w:r>
      <w:proofErr w:type="spellStart"/>
      <w:r w:rsidR="009C38E2" w:rsidRPr="009C38E2">
        <w:rPr>
          <w:b/>
        </w:rPr>
        <w:t>Register</w:t>
      </w:r>
      <w:proofErr w:type="spellEnd"/>
      <w:r w:rsidR="009C38E2" w:rsidRPr="009C38E2">
        <w:t>)</w:t>
      </w:r>
      <w:r w:rsidR="009C38E2">
        <w:t>.</w:t>
      </w:r>
    </w:p>
    <w:p w:rsidR="005978B0" w:rsidRPr="00CE5D37" w:rsidRDefault="005978B0" w:rsidP="005978B0">
      <w:pPr>
        <w:pStyle w:val="Heading1"/>
        <w:rPr>
          <w:lang w:val="en-US"/>
        </w:rPr>
      </w:pPr>
      <w:proofErr w:type="spellStart"/>
      <w:r w:rsidRPr="00CE5D37">
        <w:rPr>
          <w:lang w:val="en-US"/>
        </w:rPr>
        <w:lastRenderedPageBreak/>
        <w:t>Referencias</w:t>
      </w:r>
      <w:proofErr w:type="spellEnd"/>
    </w:p>
    <w:p w:rsidR="00C23A0D" w:rsidRPr="00CE5D37" w:rsidRDefault="005978B0" w:rsidP="00C23A0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szCs w:val="24"/>
          <w:lang w:val="en-US"/>
        </w:rPr>
      </w:pPr>
      <w:r>
        <w:fldChar w:fldCharType="begin" w:fldLock="1"/>
      </w:r>
      <w:r w:rsidRPr="00CE5D37">
        <w:rPr>
          <w:lang w:val="en-US"/>
        </w:rPr>
        <w:instrText xml:space="preserve">ADDIN Mendeley Bibliography CSL_BIBLIOGRAPHY </w:instrText>
      </w:r>
      <w:r>
        <w:fldChar w:fldCharType="separate"/>
      </w:r>
      <w:r w:rsidR="00C23A0D" w:rsidRPr="00CE5D37">
        <w:rPr>
          <w:noProof/>
          <w:szCs w:val="24"/>
          <w:lang w:val="en-US"/>
        </w:rPr>
        <w:t>[1]</w:t>
      </w:r>
      <w:r w:rsidR="00C23A0D" w:rsidRPr="00CE5D37">
        <w:rPr>
          <w:noProof/>
          <w:szCs w:val="24"/>
          <w:lang w:val="en-US"/>
        </w:rPr>
        <w:tab/>
        <w:t xml:space="preserve">Altera Corporation, “Nios II Classic Software Developer’s Handbook,” </w:t>
      </w:r>
      <w:r w:rsidR="00C23A0D" w:rsidRPr="00CE5D37">
        <w:rPr>
          <w:i/>
          <w:iCs/>
          <w:noProof/>
          <w:szCs w:val="24"/>
          <w:lang w:val="en-US"/>
        </w:rPr>
        <w:t>Altera Doc.</w:t>
      </w:r>
      <w:r w:rsidR="00C23A0D" w:rsidRPr="00CE5D37">
        <w:rPr>
          <w:noProof/>
          <w:szCs w:val="24"/>
          <w:lang w:val="en-US"/>
        </w:rPr>
        <w:t>, vol. 2015.05.14, p. 468, 2015.</w:t>
      </w:r>
    </w:p>
    <w:p w:rsidR="00C23A0D" w:rsidRPr="00CE5D37" w:rsidRDefault="00C23A0D" w:rsidP="00C23A0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  <w:lang w:val="en-US"/>
        </w:rPr>
      </w:pPr>
      <w:r w:rsidRPr="00CE5D37">
        <w:rPr>
          <w:noProof/>
          <w:szCs w:val="24"/>
          <w:lang w:val="en-US"/>
        </w:rPr>
        <w:t>[2]</w:t>
      </w:r>
      <w:r w:rsidRPr="00CE5D37">
        <w:rPr>
          <w:noProof/>
          <w:szCs w:val="24"/>
          <w:lang w:val="en-US"/>
        </w:rPr>
        <w:tab/>
        <w:t>Cypress Semiconductor, “S25FL128S/S25FL256S 128 Mbit (16 Mbyte)/256 Mbit (32 Mbyte) 3.0V SPI Flash Memory,” pp. 0–148, 2016.</w:t>
      </w:r>
    </w:p>
    <w:p w:rsidR="005978B0" w:rsidRPr="005978B0" w:rsidRDefault="005978B0" w:rsidP="005978B0">
      <w:r>
        <w:fldChar w:fldCharType="end"/>
      </w:r>
    </w:p>
    <w:sectPr w:rsidR="005978B0" w:rsidRPr="005978B0">
      <w:pgSz w:w="12240" w:h="15840"/>
      <w:pgMar w:top="1440" w:right="1440" w:bottom="1440" w:left="1440" w:header="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2422843"/>
    <w:multiLevelType w:val="hybridMultilevel"/>
    <w:tmpl w:val="99BAF46C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displayBackgroundShape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34188"/>
    <w:rsid w:val="00045733"/>
    <w:rsid w:val="003412AC"/>
    <w:rsid w:val="005978B0"/>
    <w:rsid w:val="005F3ACB"/>
    <w:rsid w:val="00734188"/>
    <w:rsid w:val="00767C4D"/>
    <w:rsid w:val="007F51D1"/>
    <w:rsid w:val="00871B76"/>
    <w:rsid w:val="009A3BAF"/>
    <w:rsid w:val="009C38E2"/>
    <w:rsid w:val="00BB1CC0"/>
    <w:rsid w:val="00C23A0D"/>
    <w:rsid w:val="00CE5D37"/>
    <w:rsid w:val="00CF6316"/>
    <w:rsid w:val="00D349C0"/>
    <w:rsid w:val="00E671A3"/>
    <w:rsid w:val="00F00CD0"/>
    <w:rsid w:val="00FA6CB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5718BC9"/>
  <w15:docId w15:val="{F8612D13-4536-4537-9819-02E95CE0A0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Arial" w:hAnsi="Arial" w:cs="Arial"/>
        <w:color w:val="000000"/>
        <w:sz w:val="22"/>
        <w:szCs w:val="22"/>
        <w:lang w:val="es-CL" w:eastAsia="es-CL" w:bidi="ar-SA"/>
      </w:rPr>
    </w:rPrDefault>
    <w:pPrDefault>
      <w:p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pBdr>
        <w:bottom w:val="single" w:sz="8" w:space="2" w:color="000000"/>
      </w:pBdr>
      <w:shd w:val="clear" w:color="auto" w:fill="C9DAF8"/>
      <w:spacing w:before="900" w:after="400"/>
      <w:outlineLvl w:val="0"/>
    </w:pPr>
    <w:rPr>
      <w:sz w:val="28"/>
      <w:szCs w:val="28"/>
    </w:rPr>
  </w:style>
  <w:style w:type="paragraph" w:styleId="Heading2">
    <w:name w:val="heading 2"/>
    <w:basedOn w:val="Normal"/>
    <w:next w:val="Normal"/>
    <w:pPr>
      <w:keepNext/>
      <w:keepLines/>
      <w:pBdr>
        <w:between w:val="single" w:sz="8" w:space="2" w:color="000000"/>
      </w:pBdr>
      <w:shd w:val="clear" w:color="auto" w:fill="C9DAF8"/>
      <w:spacing w:before="280" w:after="280"/>
      <w:outlineLvl w:val="1"/>
    </w:pPr>
    <w:rPr>
      <w:sz w:val="24"/>
      <w:szCs w:val="24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b/>
      <w:color w:val="434343"/>
      <w:sz w:val="24"/>
      <w:szCs w:val="24"/>
    </w:rPr>
  </w:style>
  <w:style w:type="paragraph" w:styleId="Heading4">
    <w:name w:val="heading 4"/>
    <w:basedOn w:val="Normal"/>
    <w:next w:val="Normal"/>
    <w:pPr>
      <w:keepNext/>
      <w:keepLines/>
      <w:ind w:left="720" w:hanging="360"/>
      <w:outlineLvl w:val="3"/>
    </w:p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360" w:after="120"/>
      <w:jc w:val="center"/>
    </w:pPr>
    <w:rPr>
      <w:sz w:val="32"/>
      <w:szCs w:val="3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paragraph" w:styleId="ListParagraph">
    <w:name w:val="List Paragraph"/>
    <w:basedOn w:val="Normal"/>
    <w:uiPriority w:val="34"/>
    <w:qFormat/>
    <w:rsid w:val="00D349C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5.png"/><Relationship Id="rId4" Type="http://schemas.openxmlformats.org/officeDocument/2006/relationships/settings" Target="settings.xml"/><Relationship Id="rId9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D3FB5C8-A211-4F25-A782-5DC262BBC98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1</TotalTime>
  <Pages>1</Pages>
  <Words>479</Words>
  <Characters>2636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0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hasbun</dc:creator>
  <cp:lastModifiedBy>Windows User</cp:lastModifiedBy>
  <cp:revision>11</cp:revision>
  <dcterms:created xsi:type="dcterms:W3CDTF">2018-02-08T19:36:00Z</dcterms:created>
  <dcterms:modified xsi:type="dcterms:W3CDTF">2018-02-13T18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46cc5f5-f355-3a8f-9275-9d1a9ee3eacf</vt:lpwstr>
  </property>
  <property fmtid="{D5CDD505-2E9C-101B-9397-08002B2CF9AE}" pid="24" name="Mendeley Citation Style_1">
    <vt:lpwstr>http://www.zotero.org/styles/ieee</vt:lpwstr>
  </property>
</Properties>
</file>